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42E463" w:rsidR="0033456A" w:rsidRDefault="001A1886" w:rsidP="00D2359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p>
    <w:p w14:paraId="2E409D81" w14:textId="55FE0C4C" w:rsidR="00CA67EB" w:rsidRDefault="00CA67EB" w:rsidP="00D2359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anfaat e-Learning adalah sebagai berikut :</w:t>
      </w:r>
    </w:p>
    <w:p w14:paraId="77FA5792" w14:textId="4B4EA18F" w:rsidR="00CA67EB" w:rsidRPr="007F1793" w:rsidRDefault="00CA67EB" w:rsidP="00D2359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D2359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D2359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lastRenderedPageBreak/>
        <w:t>Independent Learning</w:t>
      </w:r>
    </w:p>
    <w:p w14:paraId="216BFEE3" w14:textId="17978F44" w:rsidR="00911AFD" w:rsidRPr="00D2359A" w:rsidRDefault="00D2359A" w:rsidP="00D2359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516AD">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C7939">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r>
      <w:r w:rsidR="00542E35" w:rsidRPr="004C7BC9">
        <w:rPr>
          <w:rFonts w:ascii="Times New Roman" w:hAnsi="Times New Roman" w:cs="Times New Roman"/>
          <w:noProof/>
          <w:sz w:val="24"/>
          <w:szCs w:val="24"/>
        </w:rPr>
        <w:lastRenderedPageBreak/>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lastRenderedPageBreak/>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236F64">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47C65">
            <w:pPr>
              <w:pStyle w:val="Default"/>
              <w:spacing w:line="360" w:lineRule="auto"/>
              <w:ind w:right="-108"/>
              <w:jc w:val="center"/>
              <w:rPr>
                <w:noProof/>
                <w:color w:val="auto"/>
                <w:lang w:val="id-ID"/>
              </w:rPr>
            </w:pPr>
          </w:p>
          <w:p w14:paraId="7429BA67" w14:textId="77777777" w:rsidR="00795CFC" w:rsidRDefault="00795CFC" w:rsidP="00795CFC">
            <w:pPr>
              <w:pStyle w:val="Default"/>
              <w:numPr>
                <w:ilvl w:val="0"/>
                <w:numId w:val="22"/>
              </w:numPr>
              <w:spacing w:line="360" w:lineRule="auto"/>
              <w:ind w:right="-108"/>
              <w:jc w:val="center"/>
              <w:rPr>
                <w:noProof/>
                <w:color w:val="auto"/>
                <w:lang w:val="id-ID"/>
              </w:rPr>
            </w:pPr>
          </w:p>
          <w:p w14:paraId="765E3EA0" w14:textId="77777777" w:rsidR="00795CFC" w:rsidRDefault="00795CFC" w:rsidP="00B47C65">
            <w:pPr>
              <w:pStyle w:val="Default"/>
              <w:spacing w:line="360" w:lineRule="auto"/>
              <w:ind w:right="-108"/>
              <w:jc w:val="center"/>
              <w:rPr>
                <w:noProof/>
                <w:color w:val="auto"/>
                <w:lang w:val="id-ID"/>
              </w:rPr>
            </w:pPr>
          </w:p>
          <w:p w14:paraId="3A1E2BA0" w14:textId="77777777" w:rsidR="00795CFC" w:rsidRDefault="00795CFC" w:rsidP="00B47C65">
            <w:pPr>
              <w:pStyle w:val="Default"/>
              <w:spacing w:line="360" w:lineRule="auto"/>
              <w:ind w:right="-108"/>
              <w:jc w:val="center"/>
              <w:rPr>
                <w:noProof/>
                <w:color w:val="auto"/>
                <w:lang w:val="id-ID"/>
              </w:rPr>
            </w:pPr>
          </w:p>
          <w:p w14:paraId="6B1CA1DB" w14:textId="77777777" w:rsidR="00795CFC" w:rsidRDefault="00795CFC" w:rsidP="00B47C65">
            <w:pPr>
              <w:pStyle w:val="Default"/>
              <w:spacing w:line="360" w:lineRule="auto"/>
              <w:ind w:right="-108"/>
              <w:jc w:val="center"/>
              <w:rPr>
                <w:noProof/>
                <w:color w:val="auto"/>
                <w:lang w:val="id-ID"/>
              </w:rPr>
            </w:pPr>
          </w:p>
          <w:p w14:paraId="23577EB9" w14:textId="77777777" w:rsidR="00795CFC" w:rsidRDefault="00795CFC" w:rsidP="00B47C65">
            <w:pPr>
              <w:pStyle w:val="Default"/>
              <w:spacing w:line="360" w:lineRule="auto"/>
              <w:ind w:right="-108"/>
              <w:jc w:val="center"/>
              <w:rPr>
                <w:noProof/>
                <w:color w:val="auto"/>
                <w:lang w:val="id-ID"/>
              </w:rPr>
            </w:pPr>
          </w:p>
          <w:p w14:paraId="56D7A43B" w14:textId="77777777" w:rsidR="00795CFC" w:rsidRDefault="00795CFC" w:rsidP="00B47C65">
            <w:pPr>
              <w:pStyle w:val="Default"/>
              <w:spacing w:line="360" w:lineRule="auto"/>
              <w:ind w:right="-108"/>
              <w:jc w:val="center"/>
              <w:rPr>
                <w:noProof/>
                <w:color w:val="auto"/>
                <w:lang w:val="id-ID"/>
              </w:rPr>
            </w:pPr>
          </w:p>
          <w:p w14:paraId="6B3A8DBC" w14:textId="77777777" w:rsidR="00795CFC" w:rsidRDefault="00795CFC" w:rsidP="00B47C65">
            <w:pPr>
              <w:pStyle w:val="Default"/>
              <w:spacing w:line="360" w:lineRule="auto"/>
              <w:ind w:right="-108"/>
              <w:jc w:val="center"/>
              <w:rPr>
                <w:noProof/>
                <w:color w:val="auto"/>
                <w:lang w:val="id-ID"/>
              </w:rPr>
            </w:pPr>
          </w:p>
          <w:p w14:paraId="3227C2D6" w14:textId="77777777" w:rsidR="00795CFC" w:rsidRDefault="00795CFC" w:rsidP="00B47C65">
            <w:pPr>
              <w:pStyle w:val="Default"/>
              <w:spacing w:line="360" w:lineRule="auto"/>
              <w:ind w:right="-108"/>
              <w:jc w:val="center"/>
              <w:rPr>
                <w:noProof/>
                <w:color w:val="auto"/>
                <w:lang w:val="id-ID"/>
              </w:rPr>
            </w:pPr>
          </w:p>
          <w:p w14:paraId="1D83056B" w14:textId="77777777" w:rsidR="00795CFC" w:rsidRDefault="00795CFC" w:rsidP="00B47C65">
            <w:pPr>
              <w:pStyle w:val="Default"/>
              <w:spacing w:line="360" w:lineRule="auto"/>
              <w:ind w:right="-108"/>
              <w:jc w:val="center"/>
              <w:rPr>
                <w:noProof/>
                <w:color w:val="auto"/>
                <w:lang w:val="id-ID"/>
              </w:rPr>
            </w:pPr>
          </w:p>
          <w:p w14:paraId="5ABD3899" w14:textId="77777777" w:rsidR="00795CFC" w:rsidRDefault="00795CFC" w:rsidP="00B47C65">
            <w:pPr>
              <w:pStyle w:val="Default"/>
              <w:spacing w:line="360" w:lineRule="auto"/>
              <w:ind w:right="-108"/>
              <w:jc w:val="center"/>
              <w:rPr>
                <w:noProof/>
                <w:color w:val="auto"/>
                <w:lang w:val="id-ID"/>
              </w:rPr>
            </w:pPr>
          </w:p>
          <w:p w14:paraId="7F97E384" w14:textId="77777777" w:rsidR="00795CFC" w:rsidRDefault="00795CFC" w:rsidP="00B47C65">
            <w:pPr>
              <w:pStyle w:val="Default"/>
              <w:spacing w:line="360" w:lineRule="auto"/>
              <w:ind w:right="-108"/>
              <w:jc w:val="center"/>
              <w:rPr>
                <w:noProof/>
                <w:color w:val="auto"/>
                <w:lang w:val="id-ID"/>
              </w:rPr>
            </w:pPr>
          </w:p>
          <w:p w14:paraId="7F982950" w14:textId="77777777" w:rsidR="00795CFC" w:rsidRDefault="00795CFC" w:rsidP="00B47C65">
            <w:pPr>
              <w:pStyle w:val="Default"/>
              <w:spacing w:line="360" w:lineRule="auto"/>
              <w:ind w:right="-108"/>
              <w:jc w:val="center"/>
              <w:rPr>
                <w:noProof/>
                <w:color w:val="auto"/>
                <w:lang w:val="id-ID"/>
              </w:rPr>
            </w:pPr>
          </w:p>
          <w:p w14:paraId="4684303F" w14:textId="77777777" w:rsidR="00795CFC" w:rsidRDefault="00795CFC" w:rsidP="00B47C65">
            <w:pPr>
              <w:pStyle w:val="Default"/>
              <w:spacing w:line="360" w:lineRule="auto"/>
              <w:ind w:right="-108"/>
              <w:jc w:val="center"/>
              <w:rPr>
                <w:noProof/>
                <w:color w:val="auto"/>
                <w:lang w:val="id-ID"/>
              </w:rPr>
            </w:pPr>
          </w:p>
          <w:p w14:paraId="2F0E918F" w14:textId="0B75EFFB" w:rsidR="00795CFC" w:rsidRPr="0038508F" w:rsidRDefault="00795CFC" w:rsidP="00B47C65">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B47C65">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47C65">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236F64">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B47C65">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B47C65">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47C65">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47C65">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47C65">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B47C65">
            <w:pPr>
              <w:pStyle w:val="Default"/>
              <w:spacing w:line="360" w:lineRule="auto"/>
              <w:ind w:right="-47"/>
              <w:jc w:val="both"/>
              <w:rPr>
                <w:noProof/>
                <w:color w:val="auto"/>
              </w:rPr>
            </w:pPr>
          </w:p>
          <w:p w14:paraId="16A22FE8" w14:textId="3F30F0CC" w:rsidR="00C415FE" w:rsidRPr="00C415FE" w:rsidRDefault="00C415FE" w:rsidP="00B47C65">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47C65">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47C65">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B47C65">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B47C65">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B47C65">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B47C65">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B47C65">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B47C65">
            <w:pPr>
              <w:pStyle w:val="Default"/>
              <w:spacing w:line="360" w:lineRule="auto"/>
              <w:ind w:right="-47"/>
              <w:jc w:val="both"/>
              <w:rPr>
                <w:noProof/>
                <w:color w:val="auto"/>
              </w:rPr>
            </w:pPr>
          </w:p>
          <w:p w14:paraId="75DC7DEE" w14:textId="17772F3C" w:rsidR="00861FF7" w:rsidRDefault="00861FF7" w:rsidP="00B47C65">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47C65">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47C65">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47C65">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47C65">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47C65">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47C65">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47C65">
            <w:pPr>
              <w:pStyle w:val="Default"/>
              <w:spacing w:line="360" w:lineRule="auto"/>
              <w:ind w:right="-47"/>
              <w:jc w:val="both"/>
              <w:rPr>
                <w:i/>
                <w:iCs/>
                <w:noProof/>
                <w:color w:val="auto"/>
              </w:rPr>
            </w:pPr>
          </w:p>
          <w:p w14:paraId="6C298AE7" w14:textId="2BB8F6F5" w:rsidR="00285E19" w:rsidRPr="00285E19" w:rsidRDefault="00285E19" w:rsidP="00B47C65">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993CC" w14:textId="77777777" w:rsidR="000F63C3" w:rsidRDefault="000F63C3" w:rsidP="00725057">
      <w:pPr>
        <w:spacing w:after="0" w:line="240" w:lineRule="auto"/>
      </w:pPr>
      <w:r>
        <w:separator/>
      </w:r>
    </w:p>
  </w:endnote>
  <w:endnote w:type="continuationSeparator" w:id="0">
    <w:p w14:paraId="1BD74077" w14:textId="77777777" w:rsidR="000F63C3" w:rsidRDefault="000F63C3"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3BFD7" w14:textId="77777777" w:rsidR="000F63C3" w:rsidRDefault="000F63C3" w:rsidP="00725057">
      <w:pPr>
        <w:spacing w:after="0" w:line="240" w:lineRule="auto"/>
      </w:pPr>
      <w:r>
        <w:separator/>
      </w:r>
    </w:p>
  </w:footnote>
  <w:footnote w:type="continuationSeparator" w:id="0">
    <w:p w14:paraId="6BE45295" w14:textId="77777777" w:rsidR="000F63C3" w:rsidRDefault="000F63C3"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3C3"/>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B0A"/>
    <w:rsid w:val="008D724D"/>
    <w:rsid w:val="008D7A65"/>
    <w:rsid w:val="008E02F4"/>
    <w:rsid w:val="008E0F57"/>
    <w:rsid w:val="008E4982"/>
    <w:rsid w:val="008F0138"/>
    <w:rsid w:val="008F2600"/>
    <w:rsid w:val="009006B0"/>
    <w:rsid w:val="00903FE0"/>
    <w:rsid w:val="00907A8F"/>
    <w:rsid w:val="00911AFD"/>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7939"/>
    <w:rsid w:val="00CD2FF3"/>
    <w:rsid w:val="00CD31BA"/>
    <w:rsid w:val="00CD48C6"/>
    <w:rsid w:val="00CE2F7D"/>
    <w:rsid w:val="00CE5100"/>
    <w:rsid w:val="00CE757B"/>
    <w:rsid w:val="00CF7115"/>
    <w:rsid w:val="00CF7242"/>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5</TotalTime>
  <Pages>17</Pages>
  <Words>3446</Words>
  <Characters>1964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91</cp:revision>
  <cp:lastPrinted>2021-12-22T03:29:00Z</cp:lastPrinted>
  <dcterms:created xsi:type="dcterms:W3CDTF">2021-01-21T10:01:00Z</dcterms:created>
  <dcterms:modified xsi:type="dcterms:W3CDTF">2022-01-03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